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C0B18" w14:textId="77777777" w:rsidR="00167D8C" w:rsidRDefault="00167D8C" w:rsidP="00167D8C">
      <w:pPr>
        <w:jc w:val="center"/>
        <w:rPr>
          <w:rFonts w:ascii="LM Roman 12" w:hAnsi="LM Roman 12"/>
          <w:b/>
          <w:bCs/>
          <w:sz w:val="28"/>
          <w:szCs w:val="28"/>
        </w:rPr>
      </w:pPr>
      <w:bookmarkStart w:id="0" w:name="_GoBack"/>
      <w:bookmarkEnd w:id="0"/>
    </w:p>
    <w:p w14:paraId="12F29BD2" w14:textId="77777777" w:rsidR="00167D8C" w:rsidRDefault="00167D8C" w:rsidP="00167D8C">
      <w:pPr>
        <w:jc w:val="center"/>
        <w:rPr>
          <w:rFonts w:ascii="LM Roman 12" w:hAnsi="LM Roman 12"/>
          <w:b/>
          <w:bCs/>
          <w:sz w:val="28"/>
          <w:szCs w:val="28"/>
        </w:rPr>
      </w:pPr>
    </w:p>
    <w:p w14:paraId="005083C3" w14:textId="77777777" w:rsidR="00167D8C" w:rsidRDefault="00167D8C" w:rsidP="00167D8C">
      <w:pPr>
        <w:jc w:val="center"/>
        <w:rPr>
          <w:rFonts w:ascii="LM Roman 12" w:hAnsi="LM Roman 12"/>
          <w:b/>
          <w:bCs/>
          <w:sz w:val="28"/>
          <w:szCs w:val="28"/>
        </w:rPr>
      </w:pPr>
    </w:p>
    <w:p w14:paraId="2BDB735B" w14:textId="77777777" w:rsidR="00167D8C" w:rsidRDefault="00167D8C" w:rsidP="00167D8C">
      <w:pPr>
        <w:jc w:val="center"/>
        <w:rPr>
          <w:rFonts w:ascii="LM Roman 12" w:hAnsi="LM Roman 12"/>
          <w:b/>
          <w:bCs/>
          <w:sz w:val="28"/>
          <w:szCs w:val="28"/>
        </w:rPr>
      </w:pPr>
    </w:p>
    <w:p w14:paraId="1CE547A6" w14:textId="77777777" w:rsidR="00167D8C" w:rsidRDefault="00167D8C" w:rsidP="00167D8C">
      <w:pPr>
        <w:jc w:val="center"/>
        <w:rPr>
          <w:rFonts w:ascii="LM Roman 12" w:hAnsi="LM Roman 12"/>
          <w:b/>
          <w:bCs/>
          <w:sz w:val="28"/>
          <w:szCs w:val="28"/>
        </w:rPr>
      </w:pPr>
    </w:p>
    <w:p w14:paraId="22FA6826" w14:textId="77777777" w:rsidR="00167D8C" w:rsidRDefault="00167D8C" w:rsidP="00167D8C">
      <w:pPr>
        <w:jc w:val="center"/>
        <w:rPr>
          <w:rFonts w:ascii="LM Roman 12" w:hAnsi="LM Roman 12"/>
          <w:b/>
          <w:bCs/>
          <w:sz w:val="28"/>
          <w:szCs w:val="28"/>
        </w:rPr>
      </w:pPr>
    </w:p>
    <w:p w14:paraId="7B7A4029" w14:textId="77777777" w:rsidR="00167D8C" w:rsidRDefault="00167D8C" w:rsidP="00167D8C">
      <w:pPr>
        <w:jc w:val="center"/>
        <w:rPr>
          <w:rFonts w:ascii="LM Roman 12" w:hAnsi="LM Roman 12"/>
          <w:b/>
          <w:bCs/>
          <w:sz w:val="28"/>
          <w:szCs w:val="28"/>
        </w:rPr>
      </w:pPr>
    </w:p>
    <w:p w14:paraId="1BFC543E" w14:textId="77777777" w:rsidR="00167D8C" w:rsidRDefault="00167D8C" w:rsidP="00167D8C">
      <w:pPr>
        <w:jc w:val="center"/>
        <w:rPr>
          <w:rFonts w:ascii="LM Roman 12" w:hAnsi="LM Roman 12"/>
          <w:b/>
          <w:bCs/>
          <w:sz w:val="28"/>
          <w:szCs w:val="28"/>
        </w:rPr>
      </w:pPr>
    </w:p>
    <w:p w14:paraId="3A387F01" w14:textId="77777777" w:rsidR="00167D8C" w:rsidRDefault="00167D8C" w:rsidP="00167D8C">
      <w:pPr>
        <w:jc w:val="center"/>
        <w:rPr>
          <w:rFonts w:ascii="LM Roman 12" w:hAnsi="LM Roman 12"/>
          <w:b/>
          <w:bCs/>
          <w:sz w:val="28"/>
          <w:szCs w:val="28"/>
        </w:rPr>
      </w:pPr>
    </w:p>
    <w:p w14:paraId="246D10D9" w14:textId="77777777" w:rsidR="00167D8C" w:rsidRDefault="00167D8C" w:rsidP="00167D8C">
      <w:pPr>
        <w:jc w:val="center"/>
        <w:rPr>
          <w:rFonts w:ascii="LM Roman 12" w:hAnsi="LM Roman 12"/>
          <w:b/>
          <w:bCs/>
          <w:sz w:val="28"/>
          <w:szCs w:val="28"/>
        </w:rPr>
      </w:pPr>
    </w:p>
    <w:p w14:paraId="072C1340" w14:textId="77777777" w:rsidR="00167D8C" w:rsidRDefault="00167D8C" w:rsidP="00167D8C">
      <w:pPr>
        <w:jc w:val="center"/>
        <w:rPr>
          <w:rFonts w:ascii="LM Roman 12" w:hAnsi="LM Roman 12"/>
          <w:b/>
          <w:bCs/>
          <w:sz w:val="28"/>
          <w:szCs w:val="28"/>
        </w:rPr>
      </w:pPr>
    </w:p>
    <w:p w14:paraId="40EB3D7D" w14:textId="77777777" w:rsidR="00167D8C" w:rsidRDefault="00167D8C" w:rsidP="00167D8C">
      <w:pPr>
        <w:jc w:val="center"/>
        <w:rPr>
          <w:rFonts w:ascii="LM Roman 12" w:hAnsi="LM Roman 12"/>
          <w:b/>
          <w:bCs/>
          <w:sz w:val="28"/>
          <w:szCs w:val="28"/>
        </w:rPr>
      </w:pPr>
    </w:p>
    <w:p w14:paraId="1BA2C9F1" w14:textId="77777777" w:rsidR="00167D8C" w:rsidRDefault="00167D8C" w:rsidP="00167D8C">
      <w:pPr>
        <w:jc w:val="center"/>
        <w:rPr>
          <w:rFonts w:ascii="LM Roman 12" w:hAnsi="LM Roman 12"/>
          <w:b/>
          <w:bCs/>
          <w:sz w:val="28"/>
          <w:szCs w:val="28"/>
        </w:rPr>
      </w:pPr>
    </w:p>
    <w:p w14:paraId="4F29DABF" w14:textId="77777777" w:rsidR="00167D8C" w:rsidRDefault="00167D8C" w:rsidP="00167D8C">
      <w:pPr>
        <w:jc w:val="center"/>
        <w:rPr>
          <w:rFonts w:ascii="LM Roman 12" w:hAnsi="LM Roman 12"/>
          <w:b/>
          <w:bCs/>
          <w:sz w:val="28"/>
          <w:szCs w:val="28"/>
        </w:rPr>
      </w:pPr>
      <w:r>
        <w:rPr>
          <w:rFonts w:ascii="LM Roman 12" w:hAnsi="LM Roman 12"/>
          <w:b/>
          <w:bCs/>
          <w:sz w:val="28"/>
          <w:szCs w:val="28"/>
        </w:rPr>
        <w:t xml:space="preserve">What Restaurant to Open in Which Part of Singapore? </w:t>
      </w:r>
    </w:p>
    <w:p w14:paraId="13B9B412" w14:textId="77777777" w:rsidR="00167D8C" w:rsidRDefault="00167D8C" w:rsidP="00167D8C">
      <w:pPr>
        <w:jc w:val="center"/>
        <w:rPr>
          <w:rFonts w:ascii="LM Roman 12" w:hAnsi="LM Roman 12"/>
          <w:b/>
          <w:bCs/>
          <w:sz w:val="28"/>
          <w:szCs w:val="28"/>
        </w:rPr>
      </w:pPr>
    </w:p>
    <w:p w14:paraId="563DD27B" w14:textId="77777777" w:rsidR="00167D8C" w:rsidRDefault="00167D8C" w:rsidP="00167D8C">
      <w:pPr>
        <w:jc w:val="center"/>
        <w:rPr>
          <w:rFonts w:ascii="LM Roman 12" w:hAnsi="LM Roman 12"/>
          <w:sz w:val="28"/>
          <w:szCs w:val="28"/>
        </w:rPr>
      </w:pPr>
      <w:r>
        <w:rPr>
          <w:rFonts w:ascii="LM Roman 12" w:hAnsi="LM Roman 12"/>
          <w:sz w:val="28"/>
          <w:szCs w:val="28"/>
        </w:rPr>
        <w:t>Edbert Fernando Widjaja</w:t>
      </w:r>
    </w:p>
    <w:p w14:paraId="1CC09E83" w14:textId="77777777" w:rsidR="00167D8C" w:rsidRDefault="00167D8C" w:rsidP="00167D8C">
      <w:pPr>
        <w:jc w:val="center"/>
        <w:rPr>
          <w:rFonts w:ascii="LM Roman 12" w:hAnsi="LM Roman 12"/>
          <w:sz w:val="28"/>
          <w:szCs w:val="28"/>
        </w:rPr>
      </w:pPr>
    </w:p>
    <w:p w14:paraId="248DDBA9" w14:textId="77777777" w:rsidR="00167D8C" w:rsidRDefault="00167D8C" w:rsidP="00167D8C">
      <w:pPr>
        <w:jc w:val="center"/>
        <w:rPr>
          <w:rFonts w:ascii="LM Roman 12" w:hAnsi="LM Roman 12"/>
          <w:sz w:val="28"/>
          <w:szCs w:val="28"/>
        </w:rPr>
      </w:pPr>
      <w:r>
        <w:rPr>
          <w:rFonts w:ascii="LM Roman 12" w:hAnsi="LM Roman 12"/>
          <w:sz w:val="28"/>
          <w:szCs w:val="28"/>
        </w:rPr>
        <w:t>March 17, 2021</w:t>
      </w:r>
    </w:p>
    <w:p w14:paraId="7130B497" w14:textId="77777777" w:rsidR="00167D8C" w:rsidRDefault="00167D8C" w:rsidP="00167D8C">
      <w:pPr>
        <w:jc w:val="center"/>
        <w:rPr>
          <w:rFonts w:ascii="LM Roman 12" w:hAnsi="LM Roman 12"/>
          <w:sz w:val="28"/>
          <w:szCs w:val="28"/>
        </w:rPr>
      </w:pPr>
    </w:p>
    <w:p w14:paraId="748CE8A8" w14:textId="77777777" w:rsidR="00167D8C" w:rsidRDefault="00167D8C" w:rsidP="00167D8C">
      <w:pPr>
        <w:jc w:val="center"/>
        <w:rPr>
          <w:rFonts w:ascii="LM Roman 12" w:hAnsi="LM Roman 12"/>
          <w:sz w:val="28"/>
          <w:szCs w:val="28"/>
        </w:rPr>
      </w:pPr>
    </w:p>
    <w:p w14:paraId="5CC67322" w14:textId="77777777" w:rsidR="00167D8C" w:rsidRDefault="00167D8C" w:rsidP="00167D8C">
      <w:pPr>
        <w:jc w:val="center"/>
        <w:rPr>
          <w:rFonts w:ascii="LM Roman 12" w:hAnsi="LM Roman 12"/>
          <w:sz w:val="28"/>
          <w:szCs w:val="28"/>
        </w:rPr>
      </w:pPr>
    </w:p>
    <w:p w14:paraId="443BD42A" w14:textId="77777777" w:rsidR="00167D8C" w:rsidRDefault="00167D8C" w:rsidP="00167D8C">
      <w:pPr>
        <w:jc w:val="center"/>
        <w:rPr>
          <w:rFonts w:ascii="LM Roman 12" w:hAnsi="LM Roman 12"/>
          <w:sz w:val="28"/>
          <w:szCs w:val="28"/>
        </w:rPr>
      </w:pPr>
    </w:p>
    <w:p w14:paraId="46472FEA" w14:textId="77777777" w:rsidR="00167D8C" w:rsidRDefault="00167D8C" w:rsidP="00167D8C">
      <w:pPr>
        <w:jc w:val="center"/>
        <w:rPr>
          <w:rFonts w:ascii="LM Roman 12" w:hAnsi="LM Roman 12"/>
          <w:sz w:val="28"/>
          <w:szCs w:val="28"/>
        </w:rPr>
      </w:pPr>
    </w:p>
    <w:p w14:paraId="340609FC" w14:textId="77777777" w:rsidR="00167D8C" w:rsidRDefault="00167D8C" w:rsidP="00167D8C">
      <w:pPr>
        <w:jc w:val="center"/>
        <w:rPr>
          <w:rFonts w:ascii="LM Roman 12" w:hAnsi="LM Roman 12"/>
          <w:sz w:val="28"/>
          <w:szCs w:val="28"/>
        </w:rPr>
      </w:pPr>
    </w:p>
    <w:p w14:paraId="66B9EA8D" w14:textId="77777777" w:rsidR="00167D8C" w:rsidRDefault="00167D8C" w:rsidP="00167D8C">
      <w:pPr>
        <w:jc w:val="center"/>
        <w:rPr>
          <w:rFonts w:ascii="LM Roman 12" w:hAnsi="LM Roman 12"/>
          <w:sz w:val="28"/>
          <w:szCs w:val="28"/>
        </w:rPr>
      </w:pPr>
    </w:p>
    <w:p w14:paraId="0568138B" w14:textId="77777777" w:rsidR="00167D8C" w:rsidRDefault="00167D8C" w:rsidP="00167D8C">
      <w:pPr>
        <w:jc w:val="center"/>
        <w:rPr>
          <w:rFonts w:ascii="LM Roman 12" w:hAnsi="LM Roman 12"/>
          <w:sz w:val="28"/>
          <w:szCs w:val="28"/>
        </w:rPr>
      </w:pPr>
    </w:p>
    <w:p w14:paraId="04C279B1" w14:textId="77777777" w:rsidR="00167D8C" w:rsidRDefault="00167D8C" w:rsidP="00167D8C">
      <w:pPr>
        <w:jc w:val="center"/>
        <w:rPr>
          <w:rFonts w:ascii="LM Roman 12" w:hAnsi="LM Roman 12"/>
          <w:sz w:val="28"/>
          <w:szCs w:val="28"/>
        </w:rPr>
      </w:pPr>
    </w:p>
    <w:p w14:paraId="33C325A3" w14:textId="77777777" w:rsidR="00167D8C" w:rsidRDefault="00167D8C" w:rsidP="00167D8C">
      <w:pPr>
        <w:jc w:val="center"/>
        <w:rPr>
          <w:rFonts w:ascii="LM Roman 12" w:hAnsi="LM Roman 12"/>
          <w:sz w:val="28"/>
          <w:szCs w:val="28"/>
        </w:rPr>
      </w:pPr>
    </w:p>
    <w:p w14:paraId="6087A9BE" w14:textId="77777777" w:rsidR="00167D8C" w:rsidRDefault="00167D8C" w:rsidP="00167D8C">
      <w:pPr>
        <w:jc w:val="center"/>
        <w:rPr>
          <w:rFonts w:ascii="LM Roman 12" w:hAnsi="LM Roman 12"/>
          <w:sz w:val="28"/>
          <w:szCs w:val="28"/>
        </w:rPr>
      </w:pPr>
    </w:p>
    <w:p w14:paraId="4F87BB75" w14:textId="77777777" w:rsidR="00167D8C" w:rsidRDefault="00167D8C" w:rsidP="00167D8C">
      <w:pPr>
        <w:jc w:val="center"/>
        <w:rPr>
          <w:rFonts w:ascii="LM Roman 12" w:hAnsi="LM Roman 12"/>
          <w:sz w:val="28"/>
          <w:szCs w:val="28"/>
        </w:rPr>
      </w:pPr>
    </w:p>
    <w:p w14:paraId="252F64C0" w14:textId="77777777" w:rsidR="00167D8C" w:rsidRDefault="00167D8C" w:rsidP="00167D8C">
      <w:pPr>
        <w:jc w:val="center"/>
        <w:rPr>
          <w:rFonts w:ascii="LM Roman 12" w:hAnsi="LM Roman 12"/>
          <w:sz w:val="28"/>
          <w:szCs w:val="28"/>
        </w:rPr>
      </w:pPr>
    </w:p>
    <w:p w14:paraId="2638ED26" w14:textId="77777777" w:rsidR="00167D8C" w:rsidRDefault="00167D8C" w:rsidP="00167D8C">
      <w:pPr>
        <w:jc w:val="center"/>
        <w:rPr>
          <w:rFonts w:ascii="LM Roman 12" w:hAnsi="LM Roman 12"/>
          <w:sz w:val="28"/>
          <w:szCs w:val="28"/>
        </w:rPr>
      </w:pPr>
    </w:p>
    <w:p w14:paraId="70EE84A6" w14:textId="77777777" w:rsidR="00167D8C" w:rsidRDefault="00167D8C" w:rsidP="00167D8C">
      <w:pPr>
        <w:jc w:val="center"/>
        <w:rPr>
          <w:rFonts w:ascii="LM Roman 12" w:hAnsi="LM Roman 12"/>
          <w:sz w:val="28"/>
          <w:szCs w:val="28"/>
        </w:rPr>
      </w:pPr>
    </w:p>
    <w:p w14:paraId="0963B6D7" w14:textId="77777777" w:rsidR="00167D8C" w:rsidRDefault="00167D8C" w:rsidP="00167D8C">
      <w:pPr>
        <w:jc w:val="center"/>
        <w:rPr>
          <w:rFonts w:ascii="LM Roman 12" w:hAnsi="LM Roman 12"/>
          <w:sz w:val="28"/>
          <w:szCs w:val="28"/>
        </w:rPr>
      </w:pPr>
    </w:p>
    <w:p w14:paraId="516A0430" w14:textId="77777777" w:rsidR="00167D8C" w:rsidRPr="00F55FC9" w:rsidRDefault="00167D8C" w:rsidP="00167D8C">
      <w:pPr>
        <w:rPr>
          <w:rFonts w:ascii="LM Roman 12" w:hAnsi="LM Roman 12"/>
        </w:rPr>
      </w:pPr>
      <w:r>
        <w:rPr>
          <w:rFonts w:ascii="LM Roman 12" w:hAnsi="LM Roman 12"/>
        </w:rPr>
        <w:t>Report is part of IBM Data Science Professional Certificate requirement.</w:t>
      </w:r>
    </w:p>
    <w:p w14:paraId="7AEDA482" w14:textId="77777777" w:rsidR="00167D8C" w:rsidRDefault="00167D8C" w:rsidP="00167D8C">
      <w:pPr>
        <w:rPr>
          <w:rFonts w:ascii="LM Roman 12" w:hAnsi="LM Roman 12"/>
          <w:b/>
          <w:bCs/>
        </w:rPr>
      </w:pPr>
      <w:r>
        <w:rPr>
          <w:rFonts w:ascii="LM Roman 12" w:hAnsi="LM Roman 12"/>
          <w:b/>
          <w:bCs/>
        </w:rPr>
        <w:lastRenderedPageBreak/>
        <w:t>1.0</w:t>
      </w:r>
      <w:r>
        <w:rPr>
          <w:rFonts w:ascii="LM Roman 12" w:hAnsi="LM Roman 12"/>
          <w:b/>
          <w:bCs/>
        </w:rPr>
        <w:tab/>
        <w:t>Introduction</w:t>
      </w:r>
    </w:p>
    <w:p w14:paraId="09CD0DA2" w14:textId="77777777" w:rsidR="00167D8C" w:rsidRDefault="00167D8C" w:rsidP="00167D8C">
      <w:pPr>
        <w:rPr>
          <w:rFonts w:ascii="LM Roman 12" w:hAnsi="LM Roman 12"/>
          <w:b/>
          <w:bCs/>
        </w:rPr>
      </w:pPr>
    </w:p>
    <w:p w14:paraId="1A90C3D0" w14:textId="77777777" w:rsidR="00167D8C" w:rsidRDefault="00167D8C" w:rsidP="00167D8C">
      <w:pPr>
        <w:rPr>
          <w:rFonts w:ascii="LM Roman 12" w:hAnsi="LM Roman 12"/>
          <w:b/>
          <w:bCs/>
        </w:rPr>
      </w:pPr>
      <w:r>
        <w:rPr>
          <w:rFonts w:ascii="LM Roman 12" w:hAnsi="LM Roman 12"/>
          <w:b/>
          <w:bCs/>
        </w:rPr>
        <w:t>1.1</w:t>
      </w:r>
      <w:r>
        <w:rPr>
          <w:rFonts w:ascii="LM Roman 12" w:hAnsi="LM Roman 12"/>
          <w:b/>
          <w:bCs/>
        </w:rPr>
        <w:tab/>
        <w:t>Background</w:t>
      </w:r>
    </w:p>
    <w:p w14:paraId="3EB4D2BC" w14:textId="77777777" w:rsidR="00167D8C" w:rsidRPr="006F06DA" w:rsidRDefault="00167D8C" w:rsidP="00167D8C">
      <w:pPr>
        <w:rPr>
          <w:rFonts w:ascii="LM Roman 12" w:hAnsi="LM Roman 12"/>
        </w:rPr>
      </w:pPr>
      <w:r>
        <w:rPr>
          <w:rFonts w:ascii="LM Roman 12" w:hAnsi="LM Roman 12"/>
          <w:b/>
          <w:bCs/>
        </w:rPr>
        <w:tab/>
      </w:r>
    </w:p>
    <w:p w14:paraId="3A055DC6" w14:textId="77777777" w:rsidR="00167D8C" w:rsidRDefault="00167D8C" w:rsidP="00167D8C">
      <w:pPr>
        <w:jc w:val="both"/>
        <w:rPr>
          <w:rFonts w:ascii="LM Roman 12" w:hAnsi="LM Roman 12"/>
        </w:rPr>
      </w:pPr>
      <w:r>
        <w:rPr>
          <w:rFonts w:ascii="LM Roman 12" w:hAnsi="LM Roman 12"/>
        </w:rPr>
        <w:t xml:space="preserve">Singapore is a country in Southeast Asia with a population of around 5.7 million residents </w:t>
      </w:r>
      <w:r>
        <w:rPr>
          <w:rFonts w:ascii="LM Roman 12" w:hAnsi="LM Roman 12"/>
        </w:rPr>
        <w:fldChar w:fldCharType="begin"/>
      </w:r>
      <w:r>
        <w:rPr>
          <w:rFonts w:ascii="LM Roman 12" w:hAnsi="LM Roman 12"/>
        </w:rPr>
        <w:instrText xml:space="preserve"> ADDIN ZOTERO_ITEM CSL_CITATION {"citationID":"2wpsLQVm","properties":{"formattedCitation":"(Wikipedia 2021)","plainCitation":"(Wikipedia 2021)","noteIndex":0},"citationItems":[{"id":1065,"uris":["http://zotero.org/users/5609793/items/QGB896EX"],"uri":["http://zotero.org/users/5609793/items/QGB896EX"],"itemData":{"id":1065,"type":"entry-encyclopedia","abstract":"Singapore ( (listen)), officially the Republic of Singapore, is a sovereign island city-state in maritime Southeast Asia. It lies about one degree of latitude (137 kilometres or 85 miles) north of the equator, off the southern tip of the Malay Peninsula, bordering the Straits of Malacca to the west, the Riau Islands (Indonesia) to the south, and the South China Sea to the east. The country's territory is composed of one main island, 63 satellite islands and islets, and one outlying islet, the combined area of which has increased by 25% since the country's independence as a result of extensive land reclamation projects. It has the second greatest population density in the world. The country has almost 5.7 million residents, 61% (3.4 million) of whom are Singaporean citizens. There are four official languages of Singapore: English, Malay, Chinese and Tamil. English is the lingua franca. Multiracialism is enshrined in the constitution, and continues to shape national policies in education, housing, and politics.\nAlthough its history stretches back millennia, modern Singapore was founded in 1819 by Sir Stamford Raffles as a trading post of the British Empire. In 1867, the colonies in East Asia were reorganised and Singapore came under the direct control of Britain as part of the Straits Settlements. During the Second World War, Singapore was occupied by Japan in 1942, but returned to British control as a separate crown colony following Japan's surrender in 1945. Singapore gained self-governance in 1959, and in 1963 became part of the new federation of Malaysia, alongside Malaya, North Borneo, and Sarawak. Ideological differences led to Singapore being expelled from the federation two years later, becoming an independent country.\nAfter early years of turbulence and despite lacking natural resources and a hinterland, the nation rapidly developed to become one of the Four Asian Tigers based on external trade, becoming a highly developed country; it is ranked ninth on the UN Human Development Index, and has the second-highest GDP per capita (PPP) in the world. Singapore is the only country in Asia with an AAA sovereign rating from all major rating agencies. It is a major financial and shipping hub, consistently ranked the most expensive city to live in since 2013, and has been identified as a tax haven. Singapore is placed highly in key social indicators: education, healthcare, quality of life, personal safety and housing, with a home-ownership rate of 91%. Singaporeans enjoy one of the world's longest life expectancies, fastest Internet connection speeds and one of the lowest infant mortality rates in the world.\nSingapore is a unitary parliamentary republic with a Westminster system of unicameral parliamentary government. While elections are considered generally free, the government exercises significant control over politics and society, and the People's Action Party has ruled continuously since independence. One of the five founding members of ASEAN, Singapore is also the headquarters of the Asia-Pacific Economic Cooperation (APEC) Secretariat and Pacific Economic Cooperation Council (PECC) Secretariat, as well as many international conferences and events. Singapore is also a member of the United Nations, World Trade Organization, East Asia Summit, Non-Aligned Movement and the Commonwealth of Nations.","container-title":"Wikipedia","language":"en","note":"Page Version ID: 1011112018","source":"Wikipedia","title":"Singapore","URL":"https://en.wikipedia.org/w/index.php?title=Singapore&amp;oldid=1011112018","author":[{"family":"Wikipedia","given":""}],"accessed":{"date-parts":[["2021",3,15]]},"issued":{"date-parts":[["2021",3,9]]}}}],"schema":"https://github.com/citation-style-language/schema/raw/master/csl-citation.json"} </w:instrText>
      </w:r>
      <w:r>
        <w:rPr>
          <w:rFonts w:ascii="LM Roman 12" w:hAnsi="LM Roman 12"/>
        </w:rPr>
        <w:fldChar w:fldCharType="separate"/>
      </w:r>
      <w:r>
        <w:rPr>
          <w:rFonts w:ascii="LM Roman 12" w:hAnsi="LM Roman 12"/>
          <w:noProof/>
        </w:rPr>
        <w:t>(Wikipedia 2021)</w:t>
      </w:r>
      <w:r>
        <w:rPr>
          <w:rFonts w:ascii="LM Roman 12" w:hAnsi="LM Roman 12"/>
        </w:rPr>
        <w:fldChar w:fldCharType="end"/>
      </w:r>
      <w:r>
        <w:rPr>
          <w:rFonts w:ascii="LM Roman 12" w:hAnsi="LM Roman 12"/>
        </w:rPr>
        <w:t xml:space="preserve">. Singapore’s location, skilled workforce, low tax rates, advanced infrastructure and zero-tolerance against corruption has attracted a large amount of foreign investment into the country </w:t>
      </w:r>
      <w:r>
        <w:rPr>
          <w:rFonts w:ascii="LM Roman 12" w:hAnsi="LM Roman 12"/>
        </w:rPr>
        <w:fldChar w:fldCharType="begin"/>
      </w:r>
      <w:r>
        <w:rPr>
          <w:rFonts w:ascii="LM Roman 12" w:hAnsi="LM Roman 12"/>
        </w:rPr>
        <w:instrText xml:space="preserve"> ADDIN ZOTERO_ITEM CSL_CITATION {"citationID":"wU0gH7r2","properties":{"formattedCitation":"(Bank 2015)","plainCitation":"(Bank 2015)","noteIndex":0},"citationItems":[{"id":1069,"uris":["http://zotero.org/users/5609793/items/BZBQCJPJ"],"uri":["http://zotero.org/users/5609793/items/BZBQCJPJ"],"itemData":{"id":1069,"type":"report","title":"CPIB Corruption Statistics 2015","author":[{"family":"Bank","given":"World"}],"issued":{"date-parts":[["2015"]]}}}],"schema":"https://github.com/citation-style-language/schema/raw/master/csl-citation.json"} </w:instrText>
      </w:r>
      <w:r>
        <w:rPr>
          <w:rFonts w:ascii="LM Roman 12" w:hAnsi="LM Roman 12"/>
        </w:rPr>
        <w:fldChar w:fldCharType="separate"/>
      </w:r>
      <w:r>
        <w:rPr>
          <w:rFonts w:ascii="LM Roman 12" w:hAnsi="LM Roman 12"/>
          <w:noProof/>
        </w:rPr>
        <w:t>(Bank 2015)</w:t>
      </w:r>
      <w:r>
        <w:rPr>
          <w:rFonts w:ascii="LM Roman 12" w:hAnsi="LM Roman 12"/>
        </w:rPr>
        <w:fldChar w:fldCharType="end"/>
      </w:r>
      <w:r>
        <w:rPr>
          <w:rFonts w:ascii="LM Roman 12" w:hAnsi="LM Roman 12"/>
        </w:rPr>
        <w:t xml:space="preserve">. Tourism is a major income for the Singaporean economy. Singaporean pride themselves as having one of the most diverse cuisine in the world. </w:t>
      </w:r>
    </w:p>
    <w:p w14:paraId="7AEB48D9" w14:textId="77777777" w:rsidR="00167D8C" w:rsidRDefault="00167D8C" w:rsidP="00167D8C">
      <w:pPr>
        <w:rPr>
          <w:rFonts w:ascii="LM Roman 12" w:hAnsi="LM Roman 12"/>
        </w:rPr>
      </w:pPr>
    </w:p>
    <w:p w14:paraId="2F569775" w14:textId="77777777" w:rsidR="00167D8C" w:rsidRDefault="00167D8C" w:rsidP="00167D8C">
      <w:pPr>
        <w:rPr>
          <w:rFonts w:ascii="LM Roman 12" w:hAnsi="LM Roman 12"/>
          <w:b/>
          <w:bCs/>
        </w:rPr>
      </w:pPr>
      <w:r>
        <w:rPr>
          <w:rFonts w:ascii="LM Roman 12" w:hAnsi="LM Roman 12"/>
          <w:b/>
          <w:bCs/>
        </w:rPr>
        <w:t>1.2</w:t>
      </w:r>
      <w:r>
        <w:rPr>
          <w:rFonts w:ascii="LM Roman 12" w:hAnsi="LM Roman 12"/>
          <w:b/>
          <w:bCs/>
        </w:rPr>
        <w:tab/>
        <w:t>Problem Statement</w:t>
      </w:r>
    </w:p>
    <w:p w14:paraId="27FD2944" w14:textId="77777777" w:rsidR="00167D8C" w:rsidRDefault="00167D8C" w:rsidP="00167D8C">
      <w:pPr>
        <w:rPr>
          <w:rFonts w:ascii="LM Roman 12" w:hAnsi="LM Roman 12"/>
          <w:b/>
          <w:bCs/>
        </w:rPr>
      </w:pPr>
    </w:p>
    <w:p w14:paraId="3624CD4D" w14:textId="77777777" w:rsidR="00167D8C" w:rsidRPr="007D33E0" w:rsidRDefault="00167D8C" w:rsidP="00167D8C">
      <w:pPr>
        <w:jc w:val="both"/>
        <w:rPr>
          <w:rFonts w:ascii="LM Roman 12" w:hAnsi="LM Roman 12"/>
        </w:rPr>
      </w:pPr>
      <w:r>
        <w:rPr>
          <w:rFonts w:ascii="LM Roman 12" w:hAnsi="LM Roman 12"/>
        </w:rPr>
        <w:t>For administrative purposes, Singapore is divided into 5 districts: Central region, South West, North East, South West and South East. Finding which cuisine is popular in each district may give a potential restauranter an edge in his/her decision making to open a restaurant in that district.</w:t>
      </w:r>
    </w:p>
    <w:p w14:paraId="3CE4D445" w14:textId="77777777" w:rsidR="00167D8C" w:rsidRDefault="00167D8C" w:rsidP="00167D8C">
      <w:pPr>
        <w:rPr>
          <w:rFonts w:ascii="LM Roman 12" w:hAnsi="LM Roman 12"/>
          <w:b/>
          <w:bCs/>
        </w:rPr>
      </w:pPr>
    </w:p>
    <w:p w14:paraId="31B037FB" w14:textId="77777777" w:rsidR="00167D8C" w:rsidRDefault="00167D8C" w:rsidP="00167D8C">
      <w:pPr>
        <w:rPr>
          <w:rFonts w:ascii="LM Roman 12" w:hAnsi="LM Roman 12"/>
          <w:b/>
          <w:bCs/>
        </w:rPr>
      </w:pPr>
      <w:r>
        <w:rPr>
          <w:rFonts w:ascii="LM Roman 12" w:hAnsi="LM Roman 12"/>
          <w:b/>
          <w:bCs/>
        </w:rPr>
        <w:t>1.3</w:t>
      </w:r>
      <w:r>
        <w:rPr>
          <w:rFonts w:ascii="LM Roman 12" w:hAnsi="LM Roman 12"/>
          <w:b/>
          <w:bCs/>
        </w:rPr>
        <w:tab/>
        <w:t>Point of Interest</w:t>
      </w:r>
    </w:p>
    <w:p w14:paraId="506054A6" w14:textId="77777777" w:rsidR="00167D8C" w:rsidRDefault="00167D8C" w:rsidP="00167D8C">
      <w:pPr>
        <w:rPr>
          <w:rFonts w:ascii="LM Roman 12" w:hAnsi="LM Roman 12"/>
          <w:b/>
          <w:bCs/>
        </w:rPr>
      </w:pPr>
    </w:p>
    <w:p w14:paraId="1A9C548D" w14:textId="77777777" w:rsidR="00167D8C" w:rsidRPr="00EC5A92" w:rsidRDefault="00167D8C" w:rsidP="00167D8C">
      <w:pPr>
        <w:jc w:val="both"/>
        <w:rPr>
          <w:rFonts w:ascii="LM Roman 12" w:hAnsi="LM Roman 12"/>
        </w:rPr>
      </w:pPr>
      <w:r>
        <w:rPr>
          <w:rFonts w:ascii="LM Roman 12" w:hAnsi="LM Roman 12"/>
        </w:rPr>
        <w:t xml:space="preserve">This report is interested in finding the most popular cuisine in each of the 5 districts in Singapore. </w:t>
      </w:r>
    </w:p>
    <w:p w14:paraId="2CC2B270" w14:textId="77777777" w:rsidR="00284BCB" w:rsidRDefault="00284BCB"/>
    <w:sectPr w:rsidR="00284BCB" w:rsidSect="00D3735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M Roman 12">
    <w:altName w:val="﷽﷽﷽﷽﷽﷽﷽﷽瞵蠷Н"/>
    <w:panose1 w:val="00000500000000000000"/>
    <w:charset w:val="4D"/>
    <w:family w:val="auto"/>
    <w:notTrueType/>
    <w:pitch w:val="variable"/>
    <w:sig w:usb0="20000007" w:usb1="00000000" w:usb2="000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D8C"/>
    <w:rsid w:val="0000176B"/>
    <w:rsid w:val="00001C2F"/>
    <w:rsid w:val="000255F7"/>
    <w:rsid w:val="000344D1"/>
    <w:rsid w:val="0003767C"/>
    <w:rsid w:val="0004070E"/>
    <w:rsid w:val="00047E1A"/>
    <w:rsid w:val="00050AAA"/>
    <w:rsid w:val="000577FD"/>
    <w:rsid w:val="000709AF"/>
    <w:rsid w:val="00075F2A"/>
    <w:rsid w:val="00084F2A"/>
    <w:rsid w:val="000972B9"/>
    <w:rsid w:val="000F60CA"/>
    <w:rsid w:val="00105393"/>
    <w:rsid w:val="00116448"/>
    <w:rsid w:val="0012339E"/>
    <w:rsid w:val="001234BF"/>
    <w:rsid w:val="00142BE0"/>
    <w:rsid w:val="00150B93"/>
    <w:rsid w:val="00153009"/>
    <w:rsid w:val="00161643"/>
    <w:rsid w:val="00161ACA"/>
    <w:rsid w:val="00166BDE"/>
    <w:rsid w:val="00167D8C"/>
    <w:rsid w:val="00180B6C"/>
    <w:rsid w:val="001C0C35"/>
    <w:rsid w:val="001D03D2"/>
    <w:rsid w:val="001D3140"/>
    <w:rsid w:val="001E147E"/>
    <w:rsid w:val="001E1EDC"/>
    <w:rsid w:val="001E3B5E"/>
    <w:rsid w:val="001F1B40"/>
    <w:rsid w:val="001F5A32"/>
    <w:rsid w:val="002023B1"/>
    <w:rsid w:val="002112F8"/>
    <w:rsid w:val="002133F2"/>
    <w:rsid w:val="0021450A"/>
    <w:rsid w:val="002149D6"/>
    <w:rsid w:val="002169B8"/>
    <w:rsid w:val="002169CA"/>
    <w:rsid w:val="00231F5E"/>
    <w:rsid w:val="0023516E"/>
    <w:rsid w:val="002420A2"/>
    <w:rsid w:val="00257C9F"/>
    <w:rsid w:val="00261142"/>
    <w:rsid w:val="002626AA"/>
    <w:rsid w:val="002669DE"/>
    <w:rsid w:val="00270EA6"/>
    <w:rsid w:val="0027422A"/>
    <w:rsid w:val="002742FB"/>
    <w:rsid w:val="00284BCB"/>
    <w:rsid w:val="0028587D"/>
    <w:rsid w:val="002939DF"/>
    <w:rsid w:val="002C2FCB"/>
    <w:rsid w:val="002F2C4B"/>
    <w:rsid w:val="002F534E"/>
    <w:rsid w:val="003210A0"/>
    <w:rsid w:val="00321170"/>
    <w:rsid w:val="00325907"/>
    <w:rsid w:val="00335845"/>
    <w:rsid w:val="0034538A"/>
    <w:rsid w:val="00353486"/>
    <w:rsid w:val="00355678"/>
    <w:rsid w:val="0035735C"/>
    <w:rsid w:val="0036702F"/>
    <w:rsid w:val="0037311E"/>
    <w:rsid w:val="00375A5F"/>
    <w:rsid w:val="00385C12"/>
    <w:rsid w:val="00386C90"/>
    <w:rsid w:val="00393370"/>
    <w:rsid w:val="00393832"/>
    <w:rsid w:val="00394776"/>
    <w:rsid w:val="003D5E5F"/>
    <w:rsid w:val="003D78B7"/>
    <w:rsid w:val="003E64F2"/>
    <w:rsid w:val="003F1BB7"/>
    <w:rsid w:val="003F6E7D"/>
    <w:rsid w:val="00400037"/>
    <w:rsid w:val="00412D25"/>
    <w:rsid w:val="004174BA"/>
    <w:rsid w:val="00421EB3"/>
    <w:rsid w:val="00421F9A"/>
    <w:rsid w:val="0043227A"/>
    <w:rsid w:val="00433764"/>
    <w:rsid w:val="00435C58"/>
    <w:rsid w:val="004444B4"/>
    <w:rsid w:val="00457CCD"/>
    <w:rsid w:val="00461ECD"/>
    <w:rsid w:val="00471524"/>
    <w:rsid w:val="00477233"/>
    <w:rsid w:val="004779B5"/>
    <w:rsid w:val="00495644"/>
    <w:rsid w:val="004A2FCA"/>
    <w:rsid w:val="004A6912"/>
    <w:rsid w:val="004A7002"/>
    <w:rsid w:val="004A7045"/>
    <w:rsid w:val="004B4584"/>
    <w:rsid w:val="004D0CE5"/>
    <w:rsid w:val="00514E94"/>
    <w:rsid w:val="00515BD1"/>
    <w:rsid w:val="00520854"/>
    <w:rsid w:val="00522D4B"/>
    <w:rsid w:val="00524719"/>
    <w:rsid w:val="005548B8"/>
    <w:rsid w:val="00555AA8"/>
    <w:rsid w:val="005761DB"/>
    <w:rsid w:val="00583F23"/>
    <w:rsid w:val="00593939"/>
    <w:rsid w:val="005A6520"/>
    <w:rsid w:val="005D2169"/>
    <w:rsid w:val="005E0537"/>
    <w:rsid w:val="005F022F"/>
    <w:rsid w:val="005F1B1B"/>
    <w:rsid w:val="00601DE8"/>
    <w:rsid w:val="00605874"/>
    <w:rsid w:val="00614BAD"/>
    <w:rsid w:val="00614E07"/>
    <w:rsid w:val="00625432"/>
    <w:rsid w:val="00647A9C"/>
    <w:rsid w:val="00662F4C"/>
    <w:rsid w:val="00670C2A"/>
    <w:rsid w:val="00670D1F"/>
    <w:rsid w:val="006B7E0F"/>
    <w:rsid w:val="006C73CE"/>
    <w:rsid w:val="006D0494"/>
    <w:rsid w:val="006D513C"/>
    <w:rsid w:val="006E4F20"/>
    <w:rsid w:val="00705AF8"/>
    <w:rsid w:val="00737D61"/>
    <w:rsid w:val="007537AF"/>
    <w:rsid w:val="0075400A"/>
    <w:rsid w:val="0076364B"/>
    <w:rsid w:val="007637E6"/>
    <w:rsid w:val="007A5CC8"/>
    <w:rsid w:val="007B0205"/>
    <w:rsid w:val="007B4F8B"/>
    <w:rsid w:val="007B6C40"/>
    <w:rsid w:val="007E331E"/>
    <w:rsid w:val="007E5D11"/>
    <w:rsid w:val="007F00AA"/>
    <w:rsid w:val="007F1AE8"/>
    <w:rsid w:val="007F513E"/>
    <w:rsid w:val="007F55E9"/>
    <w:rsid w:val="007F5E87"/>
    <w:rsid w:val="008068A1"/>
    <w:rsid w:val="0083053A"/>
    <w:rsid w:val="0084154A"/>
    <w:rsid w:val="008436A8"/>
    <w:rsid w:val="00844DCF"/>
    <w:rsid w:val="0084561D"/>
    <w:rsid w:val="008547EE"/>
    <w:rsid w:val="008623A0"/>
    <w:rsid w:val="008637F5"/>
    <w:rsid w:val="00867A7E"/>
    <w:rsid w:val="00867BDE"/>
    <w:rsid w:val="00867DC2"/>
    <w:rsid w:val="00875E97"/>
    <w:rsid w:val="008A7A44"/>
    <w:rsid w:val="008B59BA"/>
    <w:rsid w:val="008C65F5"/>
    <w:rsid w:val="008C7D1F"/>
    <w:rsid w:val="008D0970"/>
    <w:rsid w:val="008D2E43"/>
    <w:rsid w:val="008F1DB0"/>
    <w:rsid w:val="009008B3"/>
    <w:rsid w:val="00902406"/>
    <w:rsid w:val="00906FF0"/>
    <w:rsid w:val="00907B6B"/>
    <w:rsid w:val="00912B6D"/>
    <w:rsid w:val="00922FDE"/>
    <w:rsid w:val="00923482"/>
    <w:rsid w:val="00935A17"/>
    <w:rsid w:val="00946248"/>
    <w:rsid w:val="00975664"/>
    <w:rsid w:val="0098651C"/>
    <w:rsid w:val="00996A28"/>
    <w:rsid w:val="009A6187"/>
    <w:rsid w:val="009C07E1"/>
    <w:rsid w:val="009C7369"/>
    <w:rsid w:val="009D08E1"/>
    <w:rsid w:val="009D3DB7"/>
    <w:rsid w:val="009D72B3"/>
    <w:rsid w:val="009E2894"/>
    <w:rsid w:val="009F2A40"/>
    <w:rsid w:val="00A03301"/>
    <w:rsid w:val="00A033F8"/>
    <w:rsid w:val="00A1249C"/>
    <w:rsid w:val="00A15DF3"/>
    <w:rsid w:val="00A2025B"/>
    <w:rsid w:val="00A357BF"/>
    <w:rsid w:val="00A6135A"/>
    <w:rsid w:val="00A62EFA"/>
    <w:rsid w:val="00A76DAC"/>
    <w:rsid w:val="00AC255B"/>
    <w:rsid w:val="00AE5066"/>
    <w:rsid w:val="00B22215"/>
    <w:rsid w:val="00B433D9"/>
    <w:rsid w:val="00B45C35"/>
    <w:rsid w:val="00B46A9B"/>
    <w:rsid w:val="00B602AA"/>
    <w:rsid w:val="00B7149C"/>
    <w:rsid w:val="00B75AD3"/>
    <w:rsid w:val="00B8141D"/>
    <w:rsid w:val="00B87119"/>
    <w:rsid w:val="00B96F68"/>
    <w:rsid w:val="00BA2AA9"/>
    <w:rsid w:val="00BD6779"/>
    <w:rsid w:val="00BF2002"/>
    <w:rsid w:val="00C01C5E"/>
    <w:rsid w:val="00C06AC1"/>
    <w:rsid w:val="00C201D3"/>
    <w:rsid w:val="00C27E8B"/>
    <w:rsid w:val="00C35566"/>
    <w:rsid w:val="00C412FC"/>
    <w:rsid w:val="00C64376"/>
    <w:rsid w:val="00C64A23"/>
    <w:rsid w:val="00C7326F"/>
    <w:rsid w:val="00C922B7"/>
    <w:rsid w:val="00CB164D"/>
    <w:rsid w:val="00CB565D"/>
    <w:rsid w:val="00CC7532"/>
    <w:rsid w:val="00CD452B"/>
    <w:rsid w:val="00CE6047"/>
    <w:rsid w:val="00CF5FC0"/>
    <w:rsid w:val="00D01EF9"/>
    <w:rsid w:val="00D0600C"/>
    <w:rsid w:val="00D172E9"/>
    <w:rsid w:val="00D20D02"/>
    <w:rsid w:val="00D37354"/>
    <w:rsid w:val="00D47B05"/>
    <w:rsid w:val="00D5200A"/>
    <w:rsid w:val="00D7248E"/>
    <w:rsid w:val="00D77560"/>
    <w:rsid w:val="00D94235"/>
    <w:rsid w:val="00DA3815"/>
    <w:rsid w:val="00DC5B4C"/>
    <w:rsid w:val="00DD482E"/>
    <w:rsid w:val="00DD595A"/>
    <w:rsid w:val="00DE4DB4"/>
    <w:rsid w:val="00DF7BC4"/>
    <w:rsid w:val="00E0048E"/>
    <w:rsid w:val="00E05AD5"/>
    <w:rsid w:val="00E1647E"/>
    <w:rsid w:val="00E41D6A"/>
    <w:rsid w:val="00E45680"/>
    <w:rsid w:val="00E473F8"/>
    <w:rsid w:val="00E51AF5"/>
    <w:rsid w:val="00E53D0F"/>
    <w:rsid w:val="00E666E5"/>
    <w:rsid w:val="00E94042"/>
    <w:rsid w:val="00EA6C5E"/>
    <w:rsid w:val="00EB2B66"/>
    <w:rsid w:val="00EB3411"/>
    <w:rsid w:val="00ED1D0A"/>
    <w:rsid w:val="00ED3443"/>
    <w:rsid w:val="00EF4A18"/>
    <w:rsid w:val="00F0217D"/>
    <w:rsid w:val="00F02DA7"/>
    <w:rsid w:val="00F03C62"/>
    <w:rsid w:val="00F046E3"/>
    <w:rsid w:val="00F0600F"/>
    <w:rsid w:val="00F16D08"/>
    <w:rsid w:val="00F20391"/>
    <w:rsid w:val="00F3530B"/>
    <w:rsid w:val="00F37DC0"/>
    <w:rsid w:val="00F442A9"/>
    <w:rsid w:val="00F50D41"/>
    <w:rsid w:val="00F77B51"/>
    <w:rsid w:val="00F91851"/>
    <w:rsid w:val="00FA1343"/>
    <w:rsid w:val="00FB4CAA"/>
    <w:rsid w:val="00FB5D3E"/>
    <w:rsid w:val="00FD34AD"/>
    <w:rsid w:val="00FD7A6A"/>
    <w:rsid w:val="00FE6F0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0A69B208"/>
  <w15:chartTrackingRefBased/>
  <w15:docId w15:val="{C813D20B-B1CC-9E42-AC50-33198C65C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7D8C"/>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69</Words>
  <Characters>4959</Characters>
  <Application>Microsoft Office Word</Application>
  <DocSecurity>0</DocSecurity>
  <Lines>41</Lines>
  <Paragraphs>11</Paragraphs>
  <ScaleCrop>false</ScaleCrop>
  <Company/>
  <LinksUpToDate>false</LinksUpToDate>
  <CharactersWithSpaces>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bert Fernando Widjaja</dc:creator>
  <cp:keywords/>
  <dc:description/>
  <cp:lastModifiedBy>Edbert Fernando Widjaja</cp:lastModifiedBy>
  <cp:revision>1</cp:revision>
  <dcterms:created xsi:type="dcterms:W3CDTF">2021-03-17T04:31:00Z</dcterms:created>
  <dcterms:modified xsi:type="dcterms:W3CDTF">2021-03-17T04:32:00Z</dcterms:modified>
</cp:coreProperties>
</file>